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000DE1" w14:textId="77777777" w:rsidR="002E64B3" w:rsidRDefault="002E64B3" w:rsidP="002E64B3">
      <w:pPr>
        <w:spacing w:line="360" w:lineRule="auto"/>
        <w:jc w:val="center"/>
      </w:pPr>
      <w:r>
        <w:t>CS150 Lab 6 Report</w:t>
      </w:r>
    </w:p>
    <w:p w14:paraId="2A216122" w14:textId="77777777" w:rsidR="002E64B3" w:rsidRDefault="002E64B3" w:rsidP="002E64B3">
      <w:pPr>
        <w:spacing w:line="360" w:lineRule="auto"/>
        <w:jc w:val="center"/>
      </w:pPr>
      <w:r>
        <w:t>October 20, 2017</w:t>
      </w:r>
    </w:p>
    <w:p w14:paraId="5D98260C" w14:textId="77777777" w:rsidR="002E64B3" w:rsidRDefault="002E64B3" w:rsidP="002E64B3">
      <w:pPr>
        <w:spacing w:line="360" w:lineRule="auto"/>
        <w:jc w:val="center"/>
      </w:pPr>
      <w:r>
        <w:t>Oanh Doan</w:t>
      </w:r>
    </w:p>
    <w:p w14:paraId="30F88C40" w14:textId="77777777" w:rsidR="00154C55" w:rsidRDefault="00154C55" w:rsidP="002E64B3">
      <w:pPr>
        <w:spacing w:line="360" w:lineRule="auto"/>
        <w:jc w:val="center"/>
      </w:pPr>
    </w:p>
    <w:p w14:paraId="4A2950AF" w14:textId="77777777" w:rsidR="002E64B3" w:rsidRPr="00860809" w:rsidRDefault="00154C55" w:rsidP="00154C55">
      <w:pPr>
        <w:pStyle w:val="ListParagraph"/>
        <w:numPr>
          <w:ilvl w:val="0"/>
          <w:numId w:val="2"/>
        </w:numPr>
        <w:rPr>
          <w:b/>
        </w:rPr>
      </w:pPr>
      <w:r w:rsidRPr="00860809">
        <w:rPr>
          <w:b/>
        </w:rPr>
        <w:t>Introduction</w:t>
      </w:r>
    </w:p>
    <w:p w14:paraId="2E0936D2" w14:textId="77777777" w:rsidR="002E64B3" w:rsidRDefault="002E64B3" w:rsidP="002E64B3">
      <w:r>
        <w:t xml:space="preserve">The goal of this lab is to learn how to implement a binary search tree with basic methods, such as search, insert, and remove. </w:t>
      </w:r>
    </w:p>
    <w:p w14:paraId="3288E9AF" w14:textId="77777777" w:rsidR="00154C55" w:rsidRDefault="00154C55" w:rsidP="002E64B3"/>
    <w:p w14:paraId="4979BEC8" w14:textId="77777777" w:rsidR="00154C55" w:rsidRPr="00860809" w:rsidRDefault="00154C55" w:rsidP="00154C55">
      <w:pPr>
        <w:pStyle w:val="ListParagraph"/>
        <w:numPr>
          <w:ilvl w:val="0"/>
          <w:numId w:val="2"/>
        </w:numPr>
        <w:rPr>
          <w:b/>
        </w:rPr>
      </w:pPr>
      <w:r w:rsidRPr="00860809">
        <w:rPr>
          <w:b/>
        </w:rPr>
        <w:t xml:space="preserve">Algorithms </w:t>
      </w:r>
    </w:p>
    <w:p w14:paraId="5E98E12F" w14:textId="77777777" w:rsidR="00154C55" w:rsidRDefault="00154C55" w:rsidP="00154C55">
      <w:pPr>
        <w:pStyle w:val="ListParagraph"/>
      </w:pPr>
      <w:r>
        <w:t>We note that in a binary search tree, all nodes in the right subtree have greater values than the root, while all the left nodes have smaller values. Each value in a binary search tree is unique.</w:t>
      </w:r>
    </w:p>
    <w:p w14:paraId="2A03C2CF" w14:textId="19B6F25B" w:rsidR="00154C55" w:rsidRDefault="00154C55" w:rsidP="002E64B3">
      <w:pPr>
        <w:pStyle w:val="ListParagraph"/>
        <w:numPr>
          <w:ilvl w:val="0"/>
          <w:numId w:val="3"/>
        </w:numPr>
      </w:pPr>
      <w:r>
        <w:t>Search</w:t>
      </w:r>
      <w:r w:rsidR="002A1981">
        <w:t xml:space="preserve"> </w:t>
      </w:r>
      <w:r w:rsidR="006B4A80">
        <w:fldChar w:fldCharType="begin"/>
      </w:r>
      <w:r w:rsidR="006B4A80">
        <w:instrText xml:space="preserve"> ADDIN ZOTERO_ITEM CSL_CITATION {"citationID":"akr4milluv","properties":{"formattedCitation":"{\\rtf (\\uc0\\u8220{}Tree Processing,\\uc0\\u8221{} n.d.)}","plainCitation":"(“Tree Processing,” n.d.)"},"citationItems":[{"id":28,"uris":["http://zotero.org/users/local/EILMQrR8/items/8Q3FIRJB"],"uri":["http://zotero.org/users/local/EILMQrR8/items/8Q3FIRJB"],"itemData":{"id":28,"type":"webpage","title":"Tree Processing","URL":"https://www.cs.cmu.edu/~pattis/15-1XX/15-200/lectures/treeprocessing/index.html","accessed":{"date-parts":[["2017",10,20]]}}}],"schema":"https://github.com/citation-style-language/schema/raw/master/csl-citation.json"} </w:instrText>
      </w:r>
      <w:r w:rsidR="006B4A80">
        <w:fldChar w:fldCharType="separate"/>
      </w:r>
      <w:r w:rsidR="006B4A80" w:rsidRPr="006B4A80">
        <w:rPr>
          <w:rFonts w:ascii="Cambria"/>
        </w:rPr>
        <w:t>(“Tree Processing,” n.d.)</w:t>
      </w:r>
      <w:r w:rsidR="006B4A80">
        <w:fldChar w:fldCharType="end"/>
      </w:r>
      <w:r>
        <w:t xml:space="preserve">: in each level, we either go to the left or the right, depending on the result of the comparison between searching value and root’s value.  We keep going down until the searching value is found or we reach the end of a path. </w:t>
      </w:r>
    </w:p>
    <w:p w14:paraId="6D5546E7" w14:textId="14B922F2" w:rsidR="00154C55" w:rsidRDefault="00154C55" w:rsidP="002E64B3">
      <w:pPr>
        <w:pStyle w:val="ListParagraph"/>
        <w:numPr>
          <w:ilvl w:val="0"/>
          <w:numId w:val="3"/>
        </w:numPr>
      </w:pPr>
      <w:r>
        <w:t>Insert</w:t>
      </w:r>
      <w:r w:rsidR="00692DCA">
        <w:t xml:space="preserve">: </w:t>
      </w:r>
      <w:r w:rsidR="009D5062">
        <w:t xml:space="preserve">The insert algorithm is very similar to search. It follows the same logic to find a path in which the new node will be inserted. The only difference is that </w:t>
      </w:r>
      <w:r w:rsidR="00BA3AA8">
        <w:t xml:space="preserve">a new node cannot be inserted along the way. It can only be inserted at the end of a path. </w:t>
      </w:r>
      <w:r w:rsidR="00043F70">
        <w:t>The insertion includes creating a new node and setting the relationship between the node and its parent.</w:t>
      </w:r>
    </w:p>
    <w:p w14:paraId="6302E1FF" w14:textId="4D2444F2" w:rsidR="009F0C42" w:rsidRDefault="009F0C42" w:rsidP="002E64B3">
      <w:pPr>
        <w:pStyle w:val="ListParagraph"/>
        <w:numPr>
          <w:ilvl w:val="0"/>
          <w:numId w:val="3"/>
        </w:numPr>
      </w:pPr>
      <w:r>
        <w:t>Remove</w:t>
      </w:r>
      <w:r w:rsidR="00692DCA">
        <w:t xml:space="preserve"> </w:t>
      </w:r>
      <w:r w:rsidR="00692DCA">
        <w:fldChar w:fldCharType="begin"/>
      </w:r>
      <w:r w:rsidR="00692DCA">
        <w:instrText xml:space="preserve"> ADDIN ZOTERO_ITEM CSL_CITATION {"citationID":"a2o43hbkmv8","properties":{"formattedCitation":"(Ghaderi, 2007)","plainCitation":"(Ghaderi, 2007)"},"citationItems":[{"id":39,"uris":["http://zotero.org/users/local/EILMQrR8/items/VLZJGBSE"],"uri":["http://zotero.org/users/local/EILMQrR8/items/VLZJGBSE"],"itemData":{"id":39,"type":"article","title":"Recursive BST Operations","publisher":"University of Toronto","URL":"http://www.cs.toronto.edu/~hojjat/148s07/lectures/week9/11bst.pdf","author":[{"family":"Ghaderi","given":"Hojjat"}],"issued":{"date-parts":[["2007"]]}}}],"schema":"https://github.com/citation-style-language/schema/raw/master/csl-citation.json"} </w:instrText>
      </w:r>
      <w:r w:rsidR="00692DCA">
        <w:fldChar w:fldCharType="separate"/>
      </w:r>
      <w:r w:rsidR="00692DCA">
        <w:rPr>
          <w:noProof/>
        </w:rPr>
        <w:t>(Ghaderi, 2007)</w:t>
      </w:r>
      <w:r w:rsidR="00692DCA">
        <w:fldChar w:fldCharType="end"/>
      </w:r>
      <w:r>
        <w:t xml:space="preserve">: If a value is in a binary search tree, it can be removed from the tree. The deletion of the node falls into one of the three following cases: </w:t>
      </w:r>
    </w:p>
    <w:p w14:paraId="00A4E17C" w14:textId="334D1556" w:rsidR="009F0C42" w:rsidRDefault="009F0C42" w:rsidP="009F0C42">
      <w:pPr>
        <w:pStyle w:val="ListParagraph"/>
        <w:numPr>
          <w:ilvl w:val="1"/>
          <w:numId w:val="3"/>
        </w:numPr>
      </w:pPr>
      <w:r>
        <w:t>The node is a leaf node: simply remove the node and its connection with its parent.</w:t>
      </w:r>
    </w:p>
    <w:p w14:paraId="36636479" w14:textId="181603A4" w:rsidR="009F0C42" w:rsidRDefault="009F0C42" w:rsidP="009F0C42">
      <w:pPr>
        <w:pStyle w:val="ListParagraph"/>
        <w:numPr>
          <w:ilvl w:val="1"/>
          <w:numId w:val="3"/>
        </w:numPr>
      </w:pPr>
      <w:r>
        <w:t>The node is an internal node (either with a non-empty left or right child): remove the node by setting its non-empty</w:t>
      </w:r>
      <w:r w:rsidR="00EB1481">
        <w:t xml:space="preserve"> child to be its parent’s child</w:t>
      </w:r>
      <w:bookmarkStart w:id="0" w:name="_GoBack"/>
      <w:bookmarkEnd w:id="0"/>
      <w:r>
        <w:t>.</w:t>
      </w:r>
    </w:p>
    <w:p w14:paraId="4957C057" w14:textId="659BA144" w:rsidR="009F0C42" w:rsidRDefault="009F0C42" w:rsidP="009F0C42">
      <w:pPr>
        <w:pStyle w:val="ListParagraph"/>
        <w:numPr>
          <w:ilvl w:val="1"/>
          <w:numId w:val="3"/>
        </w:numPr>
      </w:pPr>
      <w:r>
        <w:t xml:space="preserve">The node is an internal node with 2 nonempty children: replace the node’s value with the smallest value in its right subtree and remove the smallest node so that there are no duplicates. </w:t>
      </w:r>
    </w:p>
    <w:p w14:paraId="54A6E360" w14:textId="511896C0" w:rsidR="00D23C91" w:rsidRDefault="00D23C91" w:rsidP="00D23C91">
      <w:pPr>
        <w:pStyle w:val="ListParagraph"/>
        <w:numPr>
          <w:ilvl w:val="0"/>
          <w:numId w:val="3"/>
        </w:numPr>
      </w:pPr>
      <w:r>
        <w:t>Traversal</w:t>
      </w:r>
      <w:r w:rsidR="001F2CA7">
        <w:t xml:space="preserve"> </w:t>
      </w:r>
      <w:r>
        <w:t xml:space="preserve">: A process to visit all nodes in a tree and perform some action at each node. There are 3 types of traversal: </w:t>
      </w:r>
    </w:p>
    <w:p w14:paraId="0A9C8DBF" w14:textId="384AEDE4" w:rsidR="00D23C91" w:rsidRDefault="00D23C91" w:rsidP="00D23C91">
      <w:pPr>
        <w:pStyle w:val="ListParagraph"/>
        <w:numPr>
          <w:ilvl w:val="1"/>
          <w:numId w:val="3"/>
        </w:numPr>
      </w:pPr>
      <w:r>
        <w:t>Preorder: parent-left-right</w:t>
      </w:r>
    </w:p>
    <w:p w14:paraId="3A826AE0" w14:textId="494D2113" w:rsidR="00D23C91" w:rsidRDefault="00D23C91" w:rsidP="00D23C91">
      <w:pPr>
        <w:pStyle w:val="ListParagraph"/>
        <w:numPr>
          <w:ilvl w:val="1"/>
          <w:numId w:val="3"/>
        </w:numPr>
      </w:pPr>
      <w:r>
        <w:t>Postorder: left-right-parent</w:t>
      </w:r>
    </w:p>
    <w:p w14:paraId="2D95077D" w14:textId="2EFAA780" w:rsidR="00D23C91" w:rsidRDefault="00D23C91" w:rsidP="00D23C91">
      <w:pPr>
        <w:pStyle w:val="ListParagraph"/>
        <w:numPr>
          <w:ilvl w:val="1"/>
          <w:numId w:val="3"/>
        </w:numPr>
      </w:pPr>
      <w:r>
        <w:t>Inorder: left-parent-right</w:t>
      </w:r>
    </w:p>
    <w:p w14:paraId="7B8E0599" w14:textId="77777777" w:rsidR="002E64B3" w:rsidRDefault="002E64B3"/>
    <w:p w14:paraId="1279BE30" w14:textId="77777777" w:rsidR="002E64B3" w:rsidRDefault="002E64B3" w:rsidP="002D2556">
      <w:pPr>
        <w:jc w:val="center"/>
      </w:pPr>
      <w:r>
        <w:rPr>
          <w:noProof/>
        </w:rPr>
        <w:lastRenderedPageBreak/>
        <w:drawing>
          <wp:inline distT="0" distB="0" distL="0" distR="0" wp14:anchorId="44A98B30" wp14:editId="246B2D5C">
            <wp:extent cx="4937760" cy="3086100"/>
            <wp:effectExtent l="0" t="0" r="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0-20 at 2.52.00 PM.png"/>
                    <pic:cNvPicPr/>
                  </pic:nvPicPr>
                  <pic:blipFill>
                    <a:blip r:embed="rId6">
                      <a:extLst>
                        <a:ext uri="{28A0092B-C50C-407E-A947-70E740481C1C}">
                          <a14:useLocalDpi xmlns:a14="http://schemas.microsoft.com/office/drawing/2010/main" val="0"/>
                        </a:ext>
                      </a:extLst>
                    </a:blip>
                    <a:stretch>
                      <a:fillRect/>
                    </a:stretch>
                  </pic:blipFill>
                  <pic:spPr>
                    <a:xfrm>
                      <a:off x="0" y="0"/>
                      <a:ext cx="4937760" cy="3086100"/>
                    </a:xfrm>
                    <a:prstGeom prst="rect">
                      <a:avLst/>
                    </a:prstGeom>
                  </pic:spPr>
                </pic:pic>
              </a:graphicData>
            </a:graphic>
          </wp:inline>
        </w:drawing>
      </w:r>
    </w:p>
    <w:p w14:paraId="00B956D2" w14:textId="33C1C311" w:rsidR="002E64B3" w:rsidRDefault="002D2556" w:rsidP="002D2556">
      <w:pPr>
        <w:jc w:val="center"/>
      </w:pPr>
      <w:r>
        <w:t>Figure 1. Results of unit tests</w:t>
      </w:r>
    </w:p>
    <w:p w14:paraId="61445AC7" w14:textId="77777777" w:rsidR="002E64B3" w:rsidRDefault="002E64B3"/>
    <w:p w14:paraId="165B6FBF" w14:textId="77777777" w:rsidR="003F1450" w:rsidRDefault="002E64B3" w:rsidP="002D2556">
      <w:pPr>
        <w:jc w:val="center"/>
      </w:pPr>
      <w:r>
        <w:rPr>
          <w:noProof/>
        </w:rPr>
        <w:drawing>
          <wp:inline distT="0" distB="0" distL="0" distR="0" wp14:anchorId="322F34F4" wp14:editId="49F7B70D">
            <wp:extent cx="4890682" cy="3056676"/>
            <wp:effectExtent l="0" t="0" r="1206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0-20 at 2.52.21 PM.png"/>
                    <pic:cNvPicPr/>
                  </pic:nvPicPr>
                  <pic:blipFill>
                    <a:blip r:embed="rId7">
                      <a:extLst>
                        <a:ext uri="{28A0092B-C50C-407E-A947-70E740481C1C}">
                          <a14:useLocalDpi xmlns:a14="http://schemas.microsoft.com/office/drawing/2010/main" val="0"/>
                        </a:ext>
                      </a:extLst>
                    </a:blip>
                    <a:stretch>
                      <a:fillRect/>
                    </a:stretch>
                  </pic:blipFill>
                  <pic:spPr>
                    <a:xfrm>
                      <a:off x="0" y="0"/>
                      <a:ext cx="4890682" cy="3056676"/>
                    </a:xfrm>
                    <a:prstGeom prst="rect">
                      <a:avLst/>
                    </a:prstGeom>
                  </pic:spPr>
                </pic:pic>
              </a:graphicData>
            </a:graphic>
          </wp:inline>
        </w:drawing>
      </w:r>
    </w:p>
    <w:p w14:paraId="2B653E71" w14:textId="6C800926" w:rsidR="002D2556" w:rsidRDefault="002D2556" w:rsidP="002D2556">
      <w:pPr>
        <w:jc w:val="center"/>
      </w:pPr>
      <w:r>
        <w:t>Figure 2. Code to traverse the tree</w:t>
      </w:r>
    </w:p>
    <w:p w14:paraId="4CDA9D18" w14:textId="4DA698FA" w:rsidR="002E64B3" w:rsidRDefault="002E64B3" w:rsidP="00351E30">
      <w:pPr>
        <w:jc w:val="center"/>
      </w:pPr>
      <w:r>
        <w:rPr>
          <w:noProof/>
        </w:rPr>
        <w:lastRenderedPageBreak/>
        <w:drawing>
          <wp:anchor distT="0" distB="0" distL="114300" distR="114300" simplePos="0" relativeHeight="251658240" behindDoc="0" locked="0" layoutInCell="1" allowOverlap="1" wp14:anchorId="50CEFA5E" wp14:editId="210438CF">
            <wp:simplePos x="0" y="0"/>
            <wp:positionH relativeFrom="column">
              <wp:align>left</wp:align>
            </wp:positionH>
            <wp:positionV relativeFrom="paragraph">
              <wp:align>top</wp:align>
            </wp:positionV>
            <wp:extent cx="5486400" cy="2869565"/>
            <wp:effectExtent l="0" t="0" r="0" b="63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0-20 at 1.35.24 PM.png"/>
                    <pic:cNvPicPr/>
                  </pic:nvPicPr>
                  <pic:blipFill>
                    <a:blip r:embed="rId8">
                      <a:extLst>
                        <a:ext uri="{28A0092B-C50C-407E-A947-70E740481C1C}">
                          <a14:useLocalDpi xmlns:a14="http://schemas.microsoft.com/office/drawing/2010/main" val="0"/>
                        </a:ext>
                      </a:extLst>
                    </a:blip>
                    <a:stretch>
                      <a:fillRect/>
                    </a:stretch>
                  </pic:blipFill>
                  <pic:spPr>
                    <a:xfrm>
                      <a:off x="0" y="0"/>
                      <a:ext cx="5486400" cy="2869565"/>
                    </a:xfrm>
                    <a:prstGeom prst="rect">
                      <a:avLst/>
                    </a:prstGeom>
                  </pic:spPr>
                </pic:pic>
              </a:graphicData>
            </a:graphic>
          </wp:anchor>
        </w:drawing>
      </w:r>
      <w:r w:rsidR="00351E30">
        <w:t>Figure 3. Traversal</w:t>
      </w:r>
      <w:r w:rsidR="00351E30">
        <w:br w:type="textWrapping" w:clear="all"/>
      </w:r>
    </w:p>
    <w:p w14:paraId="79C99016" w14:textId="77777777" w:rsidR="002E64B3" w:rsidRDefault="002E64B3">
      <w:r>
        <w:rPr>
          <w:noProof/>
        </w:rPr>
        <w:drawing>
          <wp:inline distT="0" distB="0" distL="0" distR="0" wp14:anchorId="09DF8612" wp14:editId="43FE8CED">
            <wp:extent cx="5486105" cy="2860895"/>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10-20 at 2.57.46 PM.png"/>
                    <pic:cNvPicPr/>
                  </pic:nvPicPr>
                  <pic:blipFill rotWithShape="1">
                    <a:blip r:embed="rId9">
                      <a:extLst>
                        <a:ext uri="{28A0092B-C50C-407E-A947-70E740481C1C}">
                          <a14:useLocalDpi xmlns:a14="http://schemas.microsoft.com/office/drawing/2010/main" val="0"/>
                        </a:ext>
                      </a:extLst>
                    </a:blip>
                    <a:srcRect b="30089"/>
                    <a:stretch/>
                  </pic:blipFill>
                  <pic:spPr bwMode="auto">
                    <a:xfrm>
                      <a:off x="0" y="0"/>
                      <a:ext cx="5486400" cy="2861049"/>
                    </a:xfrm>
                    <a:prstGeom prst="rect">
                      <a:avLst/>
                    </a:prstGeom>
                    <a:ln>
                      <a:noFill/>
                    </a:ln>
                    <a:extLst>
                      <a:ext uri="{53640926-AAD7-44d8-BBD7-CCE9431645EC}">
                        <a14:shadowObscured xmlns:a14="http://schemas.microsoft.com/office/drawing/2010/main"/>
                      </a:ext>
                    </a:extLst>
                  </pic:spPr>
                </pic:pic>
              </a:graphicData>
            </a:graphic>
          </wp:inline>
        </w:drawing>
      </w:r>
    </w:p>
    <w:p w14:paraId="17712A48" w14:textId="46D31188" w:rsidR="00351E30" w:rsidRDefault="00351E30" w:rsidP="00351E30">
      <w:pPr>
        <w:jc w:val="center"/>
      </w:pPr>
      <w:r>
        <w:t>Figure 4. Tree 4</w:t>
      </w:r>
      <w:r w:rsidR="001F2CA7">
        <w:t xml:space="preserve"> </w:t>
      </w:r>
      <w:r w:rsidR="001F2CA7">
        <w:fldChar w:fldCharType="begin"/>
      </w:r>
      <w:r w:rsidR="001F2CA7">
        <w:instrText xml:space="preserve"> ADDIN ZOTERO_ITEM CSL_CITATION {"citationID":"atl7i9s3k8","properties":{"formattedCitation":"{\\rtf (\\uc0\\u8220{}Binary Search Tree Visualization,\\uc0\\u8221{} n.d.)}","plainCitation":"(“Binary Search Tree Visualization,” n.d.)"},"citationItems":[{"id":23,"uris":["http://zotero.org/users/local/EILMQrR8/items/MGP622ZM"],"uri":["http://zotero.org/users/local/EILMQrR8/items/MGP622ZM"],"itemData":{"id":23,"type":"webpage","title":"Binary Search Tree Visualization","URL":"https://www.cs.usfca.edu/~galles/visualization/BST.html","accessed":{"date-parts":[["2017",10,20]]}}}],"schema":"https://github.com/citation-style-language/schema/raw/master/csl-citation.json"} </w:instrText>
      </w:r>
      <w:r w:rsidR="001F2CA7">
        <w:fldChar w:fldCharType="separate"/>
      </w:r>
      <w:r w:rsidR="001F2CA7" w:rsidRPr="001F2CA7">
        <w:rPr>
          <w:rFonts w:ascii="Cambria"/>
        </w:rPr>
        <w:t>(“Binary Search Tree Visualization,” n.d.)</w:t>
      </w:r>
      <w:r w:rsidR="001F2CA7">
        <w:fldChar w:fldCharType="end"/>
      </w:r>
    </w:p>
    <w:p w14:paraId="33EB7683" w14:textId="77777777" w:rsidR="000B25D8" w:rsidRDefault="000B25D8" w:rsidP="00351E30">
      <w:pPr>
        <w:jc w:val="center"/>
      </w:pPr>
    </w:p>
    <w:p w14:paraId="66E31DD4" w14:textId="77777777" w:rsidR="00DB3BE6" w:rsidRDefault="00DB3BE6" w:rsidP="00351E30">
      <w:pPr>
        <w:jc w:val="center"/>
      </w:pPr>
    </w:p>
    <w:p w14:paraId="31FC387D" w14:textId="77777777" w:rsidR="00DB3BE6" w:rsidRDefault="00DB3BE6" w:rsidP="00351E30">
      <w:pPr>
        <w:jc w:val="center"/>
      </w:pPr>
    </w:p>
    <w:p w14:paraId="340FF185" w14:textId="77777777" w:rsidR="00DB3BE6" w:rsidRDefault="00DB3BE6" w:rsidP="00351E30">
      <w:pPr>
        <w:jc w:val="center"/>
      </w:pPr>
    </w:p>
    <w:p w14:paraId="62B15A8C" w14:textId="77777777" w:rsidR="00DB3BE6" w:rsidRDefault="00DB3BE6" w:rsidP="00351E30">
      <w:pPr>
        <w:jc w:val="center"/>
      </w:pPr>
    </w:p>
    <w:p w14:paraId="48EBA7E4" w14:textId="77777777" w:rsidR="00DB3BE6" w:rsidRDefault="00DB3BE6" w:rsidP="00351E30">
      <w:pPr>
        <w:jc w:val="center"/>
      </w:pPr>
    </w:p>
    <w:p w14:paraId="1394B969" w14:textId="77777777" w:rsidR="00DB3BE6" w:rsidRDefault="00DB3BE6" w:rsidP="00351E30">
      <w:pPr>
        <w:jc w:val="center"/>
      </w:pPr>
    </w:p>
    <w:p w14:paraId="4B99B3FB" w14:textId="77777777" w:rsidR="00DB3BE6" w:rsidRDefault="00DB3BE6" w:rsidP="00351E30">
      <w:pPr>
        <w:jc w:val="center"/>
      </w:pPr>
    </w:p>
    <w:p w14:paraId="629A7EEC" w14:textId="77777777" w:rsidR="00DB3BE6" w:rsidRDefault="00DB3BE6" w:rsidP="00351E30">
      <w:pPr>
        <w:jc w:val="center"/>
      </w:pPr>
    </w:p>
    <w:p w14:paraId="5C03FC4C" w14:textId="77777777" w:rsidR="00DB3BE6" w:rsidRDefault="00DB3BE6" w:rsidP="00351E30">
      <w:pPr>
        <w:jc w:val="center"/>
      </w:pPr>
    </w:p>
    <w:p w14:paraId="6B2E565B" w14:textId="31095BE4" w:rsidR="000B25D8" w:rsidRPr="00722DCD" w:rsidRDefault="000B25D8" w:rsidP="000B25D8">
      <w:pPr>
        <w:pStyle w:val="ListParagraph"/>
        <w:numPr>
          <w:ilvl w:val="0"/>
          <w:numId w:val="2"/>
        </w:numPr>
        <w:rPr>
          <w:b/>
        </w:rPr>
      </w:pPr>
      <w:r w:rsidRPr="00722DCD">
        <w:rPr>
          <w:b/>
        </w:rPr>
        <w:t>References:</w:t>
      </w:r>
    </w:p>
    <w:p w14:paraId="63E865CB" w14:textId="77777777" w:rsidR="00692DCA" w:rsidRPr="00692DCA" w:rsidRDefault="00DB3BE6" w:rsidP="00692DCA">
      <w:pPr>
        <w:pStyle w:val="Bibliography"/>
        <w:rPr>
          <w:rFonts w:ascii="Cambria"/>
        </w:rPr>
      </w:pPr>
      <w:r>
        <w:fldChar w:fldCharType="begin"/>
      </w:r>
      <w:r w:rsidR="00692DCA">
        <w:instrText xml:space="preserve"> ADDIN ZOTERO_BIBL {"custom":[]} CSL_BIBLIOGRAPHY </w:instrText>
      </w:r>
      <w:r>
        <w:fldChar w:fldCharType="separate"/>
      </w:r>
      <w:r w:rsidR="00692DCA" w:rsidRPr="00692DCA">
        <w:rPr>
          <w:rFonts w:ascii="Cambria"/>
        </w:rPr>
        <w:t>Binary Search Tree Visualization. (n.d.). Retrieved October 20, 2017, from https://www.cs.usfca.edu/~galles/visualization/BST.html</w:t>
      </w:r>
    </w:p>
    <w:p w14:paraId="6595FD2D" w14:textId="77777777" w:rsidR="00692DCA" w:rsidRPr="00692DCA" w:rsidRDefault="00692DCA" w:rsidP="00692DCA">
      <w:pPr>
        <w:pStyle w:val="Bibliography"/>
        <w:rPr>
          <w:rFonts w:ascii="Cambria"/>
        </w:rPr>
      </w:pPr>
      <w:r w:rsidRPr="00692DCA">
        <w:rPr>
          <w:rFonts w:ascii="Cambria"/>
        </w:rPr>
        <w:t>Ghaderi, H. (2007). Recursive BST Operations. University of Toronto. Retrieved from http://www.cs.toronto.edu/~hojjat/148s07/lectures/week9/11bst.pdf</w:t>
      </w:r>
    </w:p>
    <w:p w14:paraId="461E9EC9" w14:textId="77777777" w:rsidR="00692DCA" w:rsidRPr="00692DCA" w:rsidRDefault="00692DCA" w:rsidP="00692DCA">
      <w:pPr>
        <w:pStyle w:val="Bibliography"/>
        <w:rPr>
          <w:rFonts w:ascii="Cambria"/>
        </w:rPr>
      </w:pPr>
      <w:r w:rsidRPr="00692DCA">
        <w:rPr>
          <w:rFonts w:ascii="Cambria"/>
        </w:rPr>
        <w:t>Tree Processing. (n.d.). Retrieved October 20, 2017, from https://www.cs.cmu.edu/~pattis/15-1XX/15-200/lectures/treeprocessing/index.html</w:t>
      </w:r>
    </w:p>
    <w:p w14:paraId="4F170295" w14:textId="625AC153" w:rsidR="000B25D8" w:rsidRDefault="00DB3BE6" w:rsidP="00DB3BE6">
      <w:pPr>
        <w:spacing w:line="360" w:lineRule="auto"/>
        <w:ind w:left="360"/>
      </w:pPr>
      <w:r>
        <w:fldChar w:fldCharType="end"/>
      </w:r>
    </w:p>
    <w:sectPr w:rsidR="000B25D8" w:rsidSect="003F145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1F3810"/>
    <w:multiLevelType w:val="hybridMultilevel"/>
    <w:tmpl w:val="1220960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43294E66"/>
    <w:multiLevelType w:val="hybridMultilevel"/>
    <w:tmpl w:val="19B69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8F76798"/>
    <w:multiLevelType w:val="hybridMultilevel"/>
    <w:tmpl w:val="D764D6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64B3"/>
    <w:rsid w:val="00043F70"/>
    <w:rsid w:val="000B25D8"/>
    <w:rsid w:val="00154C55"/>
    <w:rsid w:val="001F2CA7"/>
    <w:rsid w:val="002A1981"/>
    <w:rsid w:val="002D2556"/>
    <w:rsid w:val="002E64B3"/>
    <w:rsid w:val="00351E30"/>
    <w:rsid w:val="003F1450"/>
    <w:rsid w:val="00692DCA"/>
    <w:rsid w:val="006B4A80"/>
    <w:rsid w:val="00722DCD"/>
    <w:rsid w:val="00860809"/>
    <w:rsid w:val="009D5062"/>
    <w:rsid w:val="009F0C42"/>
    <w:rsid w:val="00BA3AA8"/>
    <w:rsid w:val="00D23C91"/>
    <w:rsid w:val="00DB3BE6"/>
    <w:rsid w:val="00EB148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B6CF92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E64B3"/>
    <w:rPr>
      <w:rFonts w:ascii="Lucida Grande" w:hAnsi="Lucida Grande"/>
      <w:sz w:val="18"/>
      <w:szCs w:val="18"/>
    </w:rPr>
  </w:style>
  <w:style w:type="character" w:customStyle="1" w:styleId="BalloonTextChar">
    <w:name w:val="Balloon Text Char"/>
    <w:basedOn w:val="DefaultParagraphFont"/>
    <w:link w:val="BalloonText"/>
    <w:uiPriority w:val="99"/>
    <w:semiHidden/>
    <w:rsid w:val="002E64B3"/>
    <w:rPr>
      <w:rFonts w:ascii="Lucida Grande" w:hAnsi="Lucida Grande"/>
      <w:sz w:val="18"/>
      <w:szCs w:val="18"/>
    </w:rPr>
  </w:style>
  <w:style w:type="paragraph" w:styleId="ListParagraph">
    <w:name w:val="List Paragraph"/>
    <w:basedOn w:val="Normal"/>
    <w:uiPriority w:val="34"/>
    <w:qFormat/>
    <w:rsid w:val="002E64B3"/>
    <w:pPr>
      <w:ind w:left="720"/>
      <w:contextualSpacing/>
    </w:pPr>
  </w:style>
  <w:style w:type="paragraph" w:styleId="Bibliography">
    <w:name w:val="Bibliography"/>
    <w:basedOn w:val="Normal"/>
    <w:next w:val="Normal"/>
    <w:uiPriority w:val="37"/>
    <w:unhideWhenUsed/>
    <w:rsid w:val="00DB3BE6"/>
    <w:pPr>
      <w:spacing w:line="480" w:lineRule="auto"/>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E64B3"/>
    <w:rPr>
      <w:rFonts w:ascii="Lucida Grande" w:hAnsi="Lucida Grande"/>
      <w:sz w:val="18"/>
      <w:szCs w:val="18"/>
    </w:rPr>
  </w:style>
  <w:style w:type="character" w:customStyle="1" w:styleId="BalloonTextChar">
    <w:name w:val="Balloon Text Char"/>
    <w:basedOn w:val="DefaultParagraphFont"/>
    <w:link w:val="BalloonText"/>
    <w:uiPriority w:val="99"/>
    <w:semiHidden/>
    <w:rsid w:val="002E64B3"/>
    <w:rPr>
      <w:rFonts w:ascii="Lucida Grande" w:hAnsi="Lucida Grande"/>
      <w:sz w:val="18"/>
      <w:szCs w:val="18"/>
    </w:rPr>
  </w:style>
  <w:style w:type="paragraph" w:styleId="ListParagraph">
    <w:name w:val="List Paragraph"/>
    <w:basedOn w:val="Normal"/>
    <w:uiPriority w:val="34"/>
    <w:qFormat/>
    <w:rsid w:val="002E64B3"/>
    <w:pPr>
      <w:ind w:left="720"/>
      <w:contextualSpacing/>
    </w:pPr>
  </w:style>
  <w:style w:type="paragraph" w:styleId="Bibliography">
    <w:name w:val="Bibliography"/>
    <w:basedOn w:val="Normal"/>
    <w:next w:val="Normal"/>
    <w:uiPriority w:val="37"/>
    <w:unhideWhenUsed/>
    <w:rsid w:val="00DB3BE6"/>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TotalTime>
  <Pages>4</Pages>
  <Words>663</Words>
  <Characters>3785</Characters>
  <Application>Microsoft Macintosh Word</Application>
  <DocSecurity>0</DocSecurity>
  <Lines>31</Lines>
  <Paragraphs>8</Paragraphs>
  <ScaleCrop>false</ScaleCrop>
  <Company/>
  <LinksUpToDate>false</LinksUpToDate>
  <CharactersWithSpaces>44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anh Doan</dc:creator>
  <cp:keywords/>
  <dc:description/>
  <cp:lastModifiedBy>Oanh Doan</cp:lastModifiedBy>
  <cp:revision>17</cp:revision>
  <dcterms:created xsi:type="dcterms:W3CDTF">2017-10-20T18:55:00Z</dcterms:created>
  <dcterms:modified xsi:type="dcterms:W3CDTF">2017-10-20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3"&gt;&lt;session id="WoJOQKh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noteType" value="0"/&gt;&lt;/prefs&gt;&lt;/data&gt;</vt:lpwstr>
  </property>
</Properties>
</file>